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F3336" w14:textId="77777777" w:rsidR="00801D90" w:rsidRDefault="002D70D8" w:rsidP="002D70D8">
      <w:pPr>
        <w:jc w:val="center"/>
        <w:rPr>
          <w:b/>
        </w:rPr>
      </w:pPr>
      <w:r w:rsidRPr="002D70D8">
        <w:rPr>
          <w:b/>
        </w:rPr>
        <w:t>CYP2D6 Phenotype Standardization Project</w:t>
      </w:r>
    </w:p>
    <w:p w14:paraId="0A8C57B7" w14:textId="77777777" w:rsidR="002D70D8" w:rsidRDefault="002D70D8" w:rsidP="002D70D8">
      <w:pPr>
        <w:jc w:val="center"/>
        <w:rPr>
          <w:rFonts w:cs="Times New Roman"/>
        </w:rPr>
      </w:pPr>
      <w:r w:rsidRPr="00B5490F">
        <w:rPr>
          <w:rFonts w:cs="Times New Roman"/>
        </w:rPr>
        <w:t>Clinical Pharmacogenetics Implementation Consortium (CPIC)</w:t>
      </w:r>
    </w:p>
    <w:p w14:paraId="450DCAB1" w14:textId="77777777" w:rsidR="002D70D8" w:rsidRDefault="002D70D8" w:rsidP="002D70D8">
      <w:pPr>
        <w:rPr>
          <w:rFonts w:cs="Times New Roman"/>
        </w:rPr>
      </w:pPr>
    </w:p>
    <w:p w14:paraId="3D25BF85" w14:textId="77777777" w:rsidR="002D70D8" w:rsidRDefault="002D70D8" w:rsidP="002D70D8">
      <w:pPr>
        <w:rPr>
          <w:rFonts w:cs="Times New Roman"/>
          <w:b/>
        </w:rPr>
      </w:pPr>
      <w:r w:rsidRPr="002D70D8">
        <w:rPr>
          <w:rFonts w:cs="Times New Roman"/>
          <w:b/>
        </w:rPr>
        <w:t>Background</w:t>
      </w:r>
    </w:p>
    <w:p w14:paraId="6C311546" w14:textId="131A675D" w:rsidR="002D70D8" w:rsidRPr="002D70D8" w:rsidRDefault="002D70D8" w:rsidP="002D70D8">
      <w:pPr>
        <w:rPr>
          <w:rFonts w:cs="Times New Roman"/>
        </w:rPr>
      </w:pPr>
      <w:r>
        <w:rPr>
          <w:rFonts w:cs="Times New Roman"/>
        </w:rPr>
        <w:t xml:space="preserve">Reporting of CYP2D6 phenotype based on genotype is not standardized across clinical laboratories and </w:t>
      </w:r>
      <w:r w:rsidR="00BF1BEE">
        <w:rPr>
          <w:rFonts w:cs="Times New Roman"/>
        </w:rPr>
        <w:t>even i</w:t>
      </w:r>
      <w:r w:rsidR="00DC0286">
        <w:rPr>
          <w:rFonts w:cs="Times New Roman"/>
        </w:rPr>
        <w:t>n</w:t>
      </w:r>
      <w:r w:rsidR="00BF1BEE">
        <w:rPr>
          <w:rFonts w:cs="Times New Roman"/>
        </w:rPr>
        <w:t xml:space="preserve"> pharmacogenetics </w:t>
      </w:r>
      <w:r w:rsidR="00DC0286">
        <w:rPr>
          <w:rFonts w:cs="Times New Roman"/>
        </w:rPr>
        <w:t xml:space="preserve">clinical </w:t>
      </w:r>
      <w:r w:rsidR="00BF1BEE">
        <w:rPr>
          <w:rFonts w:cs="Times New Roman"/>
        </w:rPr>
        <w:t>guidelines, such as the CPIC and the Dutch Pharmacogenetics Working Group (DPWG)</w:t>
      </w:r>
      <w:r w:rsidR="00DC0286">
        <w:rPr>
          <w:rFonts w:cs="Times New Roman"/>
        </w:rPr>
        <w:t xml:space="preserve"> guidelines</w:t>
      </w:r>
      <w:r w:rsidR="00BF1BEE">
        <w:rPr>
          <w:rFonts w:cs="Times New Roman"/>
        </w:rPr>
        <w:t xml:space="preserve">. Some laboratories </w:t>
      </w:r>
      <w:r w:rsidR="00DC0286">
        <w:rPr>
          <w:rFonts w:cs="Times New Roman"/>
        </w:rPr>
        <w:t xml:space="preserve">and the DPWG guidelines </w:t>
      </w:r>
      <w:r w:rsidR="00BF1BEE">
        <w:rPr>
          <w:rFonts w:cs="Times New Roman"/>
        </w:rPr>
        <w:t>consider an activity score</w:t>
      </w:r>
      <w:r w:rsidR="00FE48A8">
        <w:rPr>
          <w:rFonts w:cs="Times New Roman"/>
        </w:rPr>
        <w:t xml:space="preserve"> (AS)</w:t>
      </w:r>
      <w:r w:rsidR="00BF1BEE" w:rsidRPr="00351406">
        <w:rPr>
          <w:rFonts w:cs="Times New Roman"/>
        </w:rPr>
        <w:t xml:space="preserve"> of 1</w:t>
      </w:r>
      <w:r w:rsidR="00BF1BEE">
        <w:rPr>
          <w:rFonts w:cs="Times New Roman"/>
        </w:rPr>
        <w:t xml:space="preserve">.0 (e.g. combination of a normal and no function allele or two decreased function alleles) </w:t>
      </w:r>
      <w:r w:rsidR="00BF1BEE" w:rsidRPr="002D40BA">
        <w:rPr>
          <w:rFonts w:cs="Times New Roman"/>
        </w:rPr>
        <w:t xml:space="preserve">as </w:t>
      </w:r>
      <w:r w:rsidR="00BF1BEE">
        <w:rPr>
          <w:rFonts w:cs="Times New Roman"/>
        </w:rPr>
        <w:t>a CYP2D6 intermediate metabolizer</w:t>
      </w:r>
      <w:r w:rsidR="00BF1BEE" w:rsidRPr="002D40BA">
        <w:rPr>
          <w:rFonts w:cs="Times New Roman"/>
        </w:rPr>
        <w:t xml:space="preserve">, while the </w:t>
      </w:r>
      <w:r w:rsidR="000C7B0C">
        <w:rPr>
          <w:rFonts w:cs="Times New Roman"/>
        </w:rPr>
        <w:t xml:space="preserve">other clinical laboratories and the </w:t>
      </w:r>
      <w:r w:rsidR="00BF1BEE">
        <w:rPr>
          <w:rFonts w:cs="Times New Roman"/>
        </w:rPr>
        <w:t>CPIC guideline</w:t>
      </w:r>
      <w:r w:rsidR="000C7B0C">
        <w:rPr>
          <w:rFonts w:cs="Times New Roman"/>
        </w:rPr>
        <w:t>s</w:t>
      </w:r>
      <w:r w:rsidR="00BF1BEE">
        <w:rPr>
          <w:rFonts w:cs="Times New Roman"/>
        </w:rPr>
        <w:t xml:space="preserve"> </w:t>
      </w:r>
      <w:r w:rsidR="000C7B0C">
        <w:rPr>
          <w:rFonts w:cs="Times New Roman"/>
        </w:rPr>
        <w:t>categorize</w:t>
      </w:r>
      <w:r w:rsidR="00BF1BEE" w:rsidRPr="002D40BA">
        <w:rPr>
          <w:rFonts w:cs="Times New Roman"/>
        </w:rPr>
        <w:t xml:space="preserve"> this</w:t>
      </w:r>
      <w:r w:rsidR="00BF1BEE">
        <w:rPr>
          <w:rFonts w:cs="Times New Roman"/>
        </w:rPr>
        <w:t xml:space="preserve"> score</w:t>
      </w:r>
      <w:r w:rsidR="00BF1BEE" w:rsidRPr="002D40BA">
        <w:rPr>
          <w:rFonts w:cs="Times New Roman"/>
        </w:rPr>
        <w:t xml:space="preserve"> as</w:t>
      </w:r>
      <w:r w:rsidR="00BF1BEE">
        <w:rPr>
          <w:rFonts w:cs="Times New Roman"/>
        </w:rPr>
        <w:t xml:space="preserve"> an</w:t>
      </w:r>
      <w:r w:rsidR="00BF1BEE" w:rsidRPr="002D40BA">
        <w:rPr>
          <w:rFonts w:cs="Times New Roman"/>
        </w:rPr>
        <w:t xml:space="preserve"> </w:t>
      </w:r>
      <w:r w:rsidR="00BF1BEE">
        <w:rPr>
          <w:rFonts w:cs="Times New Roman"/>
        </w:rPr>
        <w:t xml:space="preserve">CYP2D6 </w:t>
      </w:r>
      <w:r w:rsidR="002E1195">
        <w:rPr>
          <w:rFonts w:cs="Times New Roman"/>
        </w:rPr>
        <w:t>normal</w:t>
      </w:r>
      <w:r w:rsidR="00BF1BEE">
        <w:rPr>
          <w:rFonts w:cs="Times New Roman"/>
        </w:rPr>
        <w:t xml:space="preserve"> metabolizer </w:t>
      </w:r>
      <w:r w:rsidR="00FE48A8">
        <w:rPr>
          <w:rFonts w:cs="Times New Roman"/>
        </w:rPr>
        <w:fldChar w:fldCharType="begin">
          <w:fldData xml:space="preserve">PEVuZE5vdGU+PENpdGU+PFllYXI+MjAwNTwvWWVhcj48UmVjTnVtPjE8L1JlY051bT48RGlzcGxh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</w:fldData>
        </w:fldChar>
      </w:r>
      <w:r w:rsidR="00FE48A8">
        <w:rPr>
          <w:rFonts w:cs="Times New Roman"/>
        </w:rPr>
        <w:instrText xml:space="preserve"> ADDIN EN.CITE </w:instrText>
      </w:r>
      <w:r w:rsidR="00FE48A8">
        <w:rPr>
          <w:rFonts w:cs="Times New Roman"/>
        </w:rPr>
        <w:fldChar w:fldCharType="begin">
          <w:fldData xml:space="preserve">PEVuZE5vdGU+PENpdGU+PFllYXI+MjAwNTwvWWVhcj48UmVjTnVtPjE8L1JlY051bT48RGlzcGxh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</w:fldData>
        </w:fldChar>
      </w:r>
      <w:r w:rsidR="00FE48A8">
        <w:rPr>
          <w:rFonts w:cs="Times New Roman"/>
        </w:rPr>
        <w:instrText xml:space="preserve"> ADDIN EN.CITE.DATA </w:instrText>
      </w:r>
      <w:r w:rsidR="00FE48A8">
        <w:rPr>
          <w:rFonts w:cs="Times New Roman"/>
        </w:rPr>
      </w:r>
      <w:r w:rsidR="00FE48A8">
        <w:rPr>
          <w:rFonts w:cs="Times New Roman"/>
        </w:rPr>
        <w:fldChar w:fldCharType="end"/>
      </w:r>
      <w:r w:rsidR="00FE48A8">
        <w:rPr>
          <w:rFonts w:cs="Times New Roman"/>
        </w:rPr>
      </w:r>
      <w:r w:rsidR="00FE48A8">
        <w:rPr>
          <w:rFonts w:cs="Times New Roman"/>
        </w:rPr>
        <w:fldChar w:fldCharType="separate"/>
      </w:r>
      <w:r w:rsidR="00FE48A8">
        <w:rPr>
          <w:rFonts w:cs="Times New Roman"/>
          <w:noProof/>
        </w:rPr>
        <w:t>(1-3)</w:t>
      </w:r>
      <w:r w:rsidR="00FE48A8">
        <w:rPr>
          <w:rFonts w:cs="Times New Roman"/>
        </w:rPr>
        <w:fldChar w:fldCharType="end"/>
      </w:r>
      <w:r w:rsidR="00BF1BEE" w:rsidRPr="002D40BA">
        <w:rPr>
          <w:rFonts w:cs="Times New Roman"/>
        </w:rPr>
        <w:t xml:space="preserve">. </w:t>
      </w:r>
      <w:r w:rsidR="00DC0286">
        <w:rPr>
          <w:rFonts w:cs="Times New Roman"/>
        </w:rPr>
        <w:t xml:space="preserve">Since recommendations are based on phenotype, </w:t>
      </w:r>
      <w:r w:rsidR="002E1195">
        <w:rPr>
          <w:rFonts w:cs="Times New Roman"/>
        </w:rPr>
        <w:t xml:space="preserve">the assignment of phenotype based on genotype is an important aspect to clinical implementation and reporting of different inferred phenotypes across laboratories and guidelines has created </w:t>
      </w:r>
      <w:r w:rsidR="001F671C">
        <w:rPr>
          <w:rFonts w:cs="Times New Roman"/>
        </w:rPr>
        <w:t>considerable</w:t>
      </w:r>
      <w:r w:rsidR="002E1195">
        <w:rPr>
          <w:rFonts w:cs="Times New Roman"/>
        </w:rPr>
        <w:t xml:space="preserve"> confusion and inconsistencies in recommendations. To maximize the utility of pharmacogenetic test results, it is desirable to standardize </w:t>
      </w:r>
      <w:r w:rsidR="001F671C">
        <w:rPr>
          <w:rFonts w:cs="Times New Roman"/>
        </w:rPr>
        <w:t>the phenotype prediction from genotype data</w:t>
      </w:r>
      <w:r w:rsidR="002E1195">
        <w:rPr>
          <w:rFonts w:cs="Times New Roman"/>
        </w:rPr>
        <w:t>.</w:t>
      </w:r>
      <w:r w:rsidR="0035089B">
        <w:rPr>
          <w:rFonts w:cs="Times New Roman"/>
        </w:rPr>
        <w:t xml:space="preserve"> The purpose of this project is to determine consensus among CYP2D6 experts as to the definitions used to assign CYP2D6 phenotype based on genotype.</w:t>
      </w:r>
      <w:r w:rsidR="000860D3">
        <w:rPr>
          <w:rFonts w:cs="Times New Roman"/>
        </w:rPr>
        <w:t xml:space="preserve"> </w:t>
      </w:r>
    </w:p>
    <w:p w14:paraId="320A14F8" w14:textId="77777777" w:rsidR="002D70D8" w:rsidRPr="0082122B" w:rsidRDefault="0082122B" w:rsidP="002D70D8">
      <w:pPr>
        <w:jc w:val="both"/>
        <w:rPr>
          <w:b/>
        </w:rPr>
      </w:pPr>
      <w:r w:rsidRPr="0082122B">
        <w:rPr>
          <w:b/>
        </w:rPr>
        <w:t>Project Objectives</w:t>
      </w:r>
    </w:p>
    <w:p w14:paraId="47D32F5B" w14:textId="77777777" w:rsidR="0082122B" w:rsidRDefault="00372602" w:rsidP="0082122B">
      <w:pPr>
        <w:pStyle w:val="ListParagraph"/>
        <w:numPr>
          <w:ilvl w:val="0"/>
          <w:numId w:val="1"/>
        </w:numPr>
        <w:jc w:val="both"/>
      </w:pPr>
      <w:bookmarkStart w:id="0" w:name="_GoBack"/>
      <w:r>
        <w:t>Determine a strategy for defining CYP2D6 phenotype based on genotype using a modified Delphi method.</w:t>
      </w:r>
    </w:p>
    <w:p w14:paraId="0BCC97EB" w14:textId="77777777" w:rsidR="00372602" w:rsidRDefault="00372602" w:rsidP="0082122B">
      <w:pPr>
        <w:pStyle w:val="ListParagraph"/>
        <w:numPr>
          <w:ilvl w:val="0"/>
          <w:numId w:val="1"/>
        </w:numPr>
        <w:jc w:val="both"/>
      </w:pPr>
      <w:r>
        <w:t>Standardize this definition in CPIC and DPWG guideline</w:t>
      </w:r>
      <w:r w:rsidR="001F671C">
        <w:t>s</w:t>
      </w:r>
      <w:r>
        <w:t xml:space="preserve"> and </w:t>
      </w:r>
      <w:r w:rsidR="001F671C">
        <w:t xml:space="preserve">test reporting by </w:t>
      </w:r>
      <w:r>
        <w:t>external groups.</w:t>
      </w:r>
    </w:p>
    <w:bookmarkEnd w:id="0"/>
    <w:p w14:paraId="42ECCE64" w14:textId="77777777" w:rsidR="00372602" w:rsidRDefault="00372602" w:rsidP="00372602">
      <w:pPr>
        <w:jc w:val="both"/>
        <w:rPr>
          <w:b/>
        </w:rPr>
      </w:pPr>
      <w:r w:rsidRPr="00372602">
        <w:rPr>
          <w:b/>
        </w:rPr>
        <w:t>Methods</w:t>
      </w:r>
      <w:r>
        <w:rPr>
          <w:b/>
        </w:rPr>
        <w:t xml:space="preserve"> (see figure below)</w:t>
      </w:r>
    </w:p>
    <w:p w14:paraId="11B698C4" w14:textId="77777777" w:rsidR="00586BE0" w:rsidRDefault="00372602" w:rsidP="00586BE0">
      <w:pPr>
        <w:spacing w:after="0" w:line="240" w:lineRule="auto"/>
      </w:pPr>
      <w:r w:rsidRPr="00586BE0">
        <w:rPr>
          <w:b/>
        </w:rPr>
        <w:t>Phase 0:</w:t>
      </w:r>
      <w:r>
        <w:t xml:space="preserve"> We will first send a survey to </w:t>
      </w:r>
      <w:r w:rsidR="00586BE0">
        <w:t xml:space="preserve">clinical </w:t>
      </w:r>
      <w:r>
        <w:t>labs doing CYP2D6 genotyping</w:t>
      </w:r>
      <w:r w:rsidR="00586BE0">
        <w:t xml:space="preserve"> (identified through the NIH’s Genetic Testing Registry)</w:t>
      </w:r>
      <w:r>
        <w:t xml:space="preserve"> and ask for which allelic variants they test and their genotype to phenotype tables. This will allow us to a) document the problem and b) would give us a starting place on how we should/could proceed </w:t>
      </w:r>
    </w:p>
    <w:p w14:paraId="250F40CA" w14:textId="77777777" w:rsidR="00586BE0" w:rsidRDefault="00586BE0" w:rsidP="00586BE0">
      <w:pPr>
        <w:spacing w:after="0" w:line="240" w:lineRule="auto"/>
      </w:pPr>
    </w:p>
    <w:p w14:paraId="553557F4" w14:textId="5291A942" w:rsidR="00586BE0" w:rsidRDefault="00372602" w:rsidP="00586BE0">
      <w:pPr>
        <w:spacing w:after="0" w:line="240" w:lineRule="auto"/>
      </w:pPr>
      <w:r w:rsidRPr="00586BE0">
        <w:rPr>
          <w:b/>
        </w:rPr>
        <w:t>Phase 1</w:t>
      </w:r>
      <w:r w:rsidR="008E7802">
        <w:rPr>
          <w:b/>
        </w:rPr>
        <w:t>/2</w:t>
      </w:r>
      <w:r w:rsidRPr="00586BE0">
        <w:rPr>
          <w:b/>
        </w:rPr>
        <w:t>:</w:t>
      </w:r>
      <w:r>
        <w:t xml:space="preserve"> </w:t>
      </w:r>
      <w:r w:rsidR="00586BE0">
        <w:t>Structured discussion</w:t>
      </w:r>
      <w:r>
        <w:t xml:space="preserve"> </w:t>
      </w:r>
      <w:r w:rsidR="00586BE0">
        <w:t xml:space="preserve">via phone conference </w:t>
      </w:r>
      <w:r>
        <w:t xml:space="preserve">with all the experts. </w:t>
      </w:r>
      <w:r w:rsidR="008E7802">
        <w:t xml:space="preserve">We would come to this call VERY prepared with examples of why the current systems ARE or ARE NOT appropriate and how other methods might help resolve these issues. </w:t>
      </w:r>
      <w:r>
        <w:t xml:space="preserve">Based on these discussions, we would be put together a survey to poll the experts on how they think we should proceed. This might take a few rounds to find some common ground. </w:t>
      </w:r>
      <w:r w:rsidR="00586BE0">
        <w:t xml:space="preserve">Some </w:t>
      </w:r>
      <w:r>
        <w:t xml:space="preserve">basic solutions </w:t>
      </w:r>
      <w:r w:rsidR="00586BE0">
        <w:t xml:space="preserve">include </w:t>
      </w:r>
      <w:r>
        <w:t>downgrading some of the alleles, making a</w:t>
      </w:r>
      <w:r w:rsidR="00586BE0">
        <w:t>n</w:t>
      </w:r>
      <w:r>
        <w:t xml:space="preserve"> AS of 1 a IM (so an IM would be a AS of 0.5 to 1), adding an additional phenotype group, etc. </w:t>
      </w:r>
    </w:p>
    <w:p w14:paraId="7A7C0BEC" w14:textId="77777777" w:rsidR="008E7802" w:rsidRDefault="008E7802" w:rsidP="00586BE0">
      <w:pPr>
        <w:spacing w:after="0" w:line="240" w:lineRule="auto"/>
        <w:rPr>
          <w:b/>
        </w:rPr>
      </w:pPr>
    </w:p>
    <w:p w14:paraId="03E2463D" w14:textId="77777777" w:rsidR="00372602" w:rsidRDefault="00372602" w:rsidP="00586BE0">
      <w:pPr>
        <w:spacing w:after="0" w:line="240" w:lineRule="auto"/>
      </w:pPr>
      <w:r w:rsidRPr="00586BE0">
        <w:rPr>
          <w:b/>
        </w:rPr>
        <w:t xml:space="preserve">Phase </w:t>
      </w:r>
      <w:r w:rsidR="008E7802">
        <w:rPr>
          <w:b/>
        </w:rPr>
        <w:t>3/4</w:t>
      </w:r>
      <w:r>
        <w:t>: Once we have decided a method we would want to adopt, we will need to refine the approach</w:t>
      </w:r>
      <w:r w:rsidR="008E7802">
        <w:t xml:space="preserve"> via a survey approach (e</w:t>
      </w:r>
      <w:r>
        <w:t>.g., if downgrading alleles, we will need to decide which ones and have good justification for this, etc.)</w:t>
      </w:r>
      <w:r w:rsidR="00586BE0">
        <w:t xml:space="preserve">. </w:t>
      </w:r>
      <w:r>
        <w:t>We will continue this process until we have consensus.</w:t>
      </w:r>
      <w:r w:rsidR="00586BE0">
        <w:t xml:space="preserve"> </w:t>
      </w:r>
    </w:p>
    <w:p w14:paraId="1AAD3C0C" w14:textId="77777777" w:rsidR="008E7802" w:rsidRDefault="008E7802" w:rsidP="008E7802">
      <w:pPr>
        <w:spacing w:after="0" w:line="240" w:lineRule="auto"/>
      </w:pPr>
    </w:p>
    <w:p w14:paraId="02E56072" w14:textId="77777777" w:rsidR="00372602" w:rsidRDefault="008E7802" w:rsidP="008E7802">
      <w:pPr>
        <w:spacing w:after="0" w:line="240" w:lineRule="auto"/>
      </w:pPr>
      <w:r w:rsidRPr="008E7802">
        <w:rPr>
          <w:b/>
        </w:rPr>
        <w:lastRenderedPageBreak/>
        <w:t>Phase 5:</w:t>
      </w:r>
      <w:r>
        <w:t xml:space="preserve"> P</w:t>
      </w:r>
      <w:r w:rsidR="00372602">
        <w:t>ost</w:t>
      </w:r>
      <w:r>
        <w:t xml:space="preserve"> recommendations </w:t>
      </w:r>
      <w:r w:rsidR="00372602">
        <w:t>for comment (calling this validation stage). Maybe we also send out to genetic testing labs, etc. for feedback.</w:t>
      </w:r>
    </w:p>
    <w:p w14:paraId="34B19EDA" w14:textId="77777777" w:rsidR="008E7802" w:rsidRDefault="008E7802" w:rsidP="008E7802">
      <w:pPr>
        <w:spacing w:after="0" w:line="240" w:lineRule="auto"/>
      </w:pPr>
    </w:p>
    <w:p w14:paraId="1D27D5D6" w14:textId="77777777" w:rsidR="008E7802" w:rsidRDefault="008E7802" w:rsidP="008E7802">
      <w:pPr>
        <w:spacing w:after="0" w:line="240" w:lineRule="auto"/>
      </w:pPr>
    </w:p>
    <w:p w14:paraId="1C43258C" w14:textId="77777777" w:rsidR="00372602" w:rsidRDefault="008E7802" w:rsidP="00372602">
      <w:pPr>
        <w:jc w:val="both"/>
        <w:rPr>
          <w:b/>
        </w:rPr>
      </w:pPr>
      <w:r>
        <w:rPr>
          <w:b/>
          <w:noProof/>
        </w:rPr>
        <w:drawing>
          <wp:inline distT="0" distB="0" distL="0" distR="0" wp14:anchorId="54B083B1" wp14:editId="12B8F977">
            <wp:extent cx="5967095" cy="484046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0495" cy="48432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04252E" w14:textId="77777777" w:rsidR="00372602" w:rsidRPr="00372602" w:rsidRDefault="00372602" w:rsidP="00372602">
      <w:pPr>
        <w:jc w:val="both"/>
        <w:rPr>
          <w:b/>
        </w:rPr>
      </w:pPr>
    </w:p>
    <w:p w14:paraId="55132DD3" w14:textId="77777777" w:rsidR="00FE48A8" w:rsidRPr="00372602" w:rsidRDefault="00CB426E" w:rsidP="00AD1366">
      <w:pPr>
        <w:jc w:val="center"/>
        <w:rPr>
          <w:b/>
        </w:rPr>
      </w:pPr>
      <w:r>
        <w:br w:type="page"/>
      </w:r>
      <w:r w:rsidRPr="00372602">
        <w:rPr>
          <w:b/>
        </w:rPr>
        <w:lastRenderedPageBreak/>
        <w:t xml:space="preserve"> </w:t>
      </w:r>
      <w:r w:rsidR="00372602" w:rsidRPr="00372602">
        <w:rPr>
          <w:b/>
        </w:rPr>
        <w:t>References</w:t>
      </w:r>
    </w:p>
    <w:p w14:paraId="5BD1E8DE" w14:textId="77777777" w:rsidR="00FE48A8" w:rsidRPr="00FE48A8" w:rsidRDefault="00FE48A8" w:rsidP="00372602">
      <w:pPr>
        <w:pStyle w:val="EndNoteBibliography"/>
        <w:spacing w:after="0"/>
        <w:ind w:left="720" w:hanging="720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E48A8">
        <w:t>(1)</w:t>
      </w:r>
      <w:r w:rsidRPr="00FE48A8">
        <w:tab/>
        <w:t>AmpliChip™ CYP450 Package Insert.   (ed. I, R.D.) (2005).</w:t>
      </w:r>
    </w:p>
    <w:p w14:paraId="1EDF7819" w14:textId="77777777" w:rsidR="00FE48A8" w:rsidRPr="00FE48A8" w:rsidRDefault="00FE48A8" w:rsidP="00372602">
      <w:pPr>
        <w:pStyle w:val="EndNoteBibliography"/>
        <w:spacing w:after="0"/>
        <w:ind w:left="720" w:hanging="720"/>
        <w:jc w:val="left"/>
      </w:pPr>
      <w:r w:rsidRPr="00FE48A8">
        <w:t>(2)</w:t>
      </w:r>
      <w:r w:rsidRPr="00FE48A8">
        <w:tab/>
        <w:t>Crews, K.R.</w:t>
      </w:r>
      <w:r w:rsidRPr="00FE48A8">
        <w:rPr>
          <w:i/>
        </w:rPr>
        <w:t xml:space="preserve"> et al.</w:t>
      </w:r>
      <w:r w:rsidRPr="00FE48A8">
        <w:t xml:space="preserve"> Clinical Pharmacogenetics Implementation Consortium guidelines for cytochrome P450 2D6 genotype and codeine therapy: 2014 update. </w:t>
      </w:r>
      <w:r w:rsidRPr="00FE48A8">
        <w:rPr>
          <w:i/>
        </w:rPr>
        <w:t>Clin Pharmacol Ther</w:t>
      </w:r>
      <w:r w:rsidRPr="00FE48A8">
        <w:t xml:space="preserve">  </w:t>
      </w:r>
      <w:r w:rsidRPr="00FE48A8">
        <w:rPr>
          <w:b/>
        </w:rPr>
        <w:t>95</w:t>
      </w:r>
      <w:r w:rsidRPr="00FE48A8">
        <w:t>, 376-82 (2014).</w:t>
      </w:r>
    </w:p>
    <w:p w14:paraId="7E0F1CB0" w14:textId="77777777" w:rsidR="00FE48A8" w:rsidRPr="00FE48A8" w:rsidRDefault="00FE48A8" w:rsidP="00372602">
      <w:pPr>
        <w:pStyle w:val="EndNoteBibliography"/>
        <w:ind w:left="720" w:hanging="720"/>
        <w:jc w:val="left"/>
      </w:pPr>
      <w:r w:rsidRPr="00FE48A8">
        <w:t>(3)</w:t>
      </w:r>
      <w:r w:rsidRPr="00FE48A8">
        <w:tab/>
        <w:t>Hicks, J.K.</w:t>
      </w:r>
      <w:r w:rsidRPr="00FE48A8">
        <w:rPr>
          <w:i/>
        </w:rPr>
        <w:t xml:space="preserve"> et al.</w:t>
      </w:r>
      <w:r w:rsidRPr="00FE48A8">
        <w:t xml:space="preserve"> Clinical Pharmacogenetics Implementation Consortium (CPIC) Guideline for CYP2D6 and CYP2C19 Genotypes and Dosing of Selective Serotonin Reuptake Inhibitors. </w:t>
      </w:r>
      <w:r w:rsidRPr="00FE48A8">
        <w:rPr>
          <w:i/>
        </w:rPr>
        <w:t>Clin Pharmacol Ther</w:t>
      </w:r>
      <w:r w:rsidRPr="00FE48A8">
        <w:t xml:space="preserve">  </w:t>
      </w:r>
      <w:r w:rsidRPr="00FE48A8">
        <w:rPr>
          <w:b/>
        </w:rPr>
        <w:t>98</w:t>
      </w:r>
      <w:r w:rsidRPr="00FE48A8">
        <w:t>, 127-34 (2015).</w:t>
      </w:r>
    </w:p>
    <w:p w14:paraId="24CC8254" w14:textId="10B30FA7" w:rsidR="002D70D8" w:rsidRDefault="00FE48A8" w:rsidP="00372602">
      <w:r>
        <w:fldChar w:fldCharType="end"/>
      </w:r>
    </w:p>
    <w:sectPr w:rsidR="002D70D8" w:rsidSect="00AD13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6B77F9"/>
    <w:multiLevelType w:val="hybridMultilevel"/>
    <w:tmpl w:val="B92A0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5E48E3"/>
    <w:multiLevelType w:val="hybridMultilevel"/>
    <w:tmpl w:val="45761B6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A569D4"/>
    <w:multiLevelType w:val="hybridMultilevel"/>
    <w:tmpl w:val="2948000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ED2FE9"/>
    <w:multiLevelType w:val="hybridMultilevel"/>
    <w:tmpl w:val="E70C7E3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BAB3C95"/>
    <w:multiLevelType w:val="hybridMultilevel"/>
    <w:tmpl w:val="1A3832E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</w:num>
  <w:num w:numId="4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pharma therapeu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s9arsrsxtf0ge9x05x099ne0fftzevdtsf&quot;&gt;CYP2D6 EndNote Library&lt;record-ids&gt;&lt;item&gt;1&lt;/item&gt;&lt;item&gt;2&lt;/item&gt;&lt;item&gt;3&lt;/item&gt;&lt;/record-ids&gt;&lt;/item&gt;&lt;/Libraries&gt;"/>
  </w:docVars>
  <w:rsids>
    <w:rsidRoot w:val="002D70D8"/>
    <w:rsid w:val="000627CE"/>
    <w:rsid w:val="000860D3"/>
    <w:rsid w:val="000C7B0C"/>
    <w:rsid w:val="001F671C"/>
    <w:rsid w:val="002D70D8"/>
    <w:rsid w:val="002E1195"/>
    <w:rsid w:val="0035089B"/>
    <w:rsid w:val="00372602"/>
    <w:rsid w:val="00586BE0"/>
    <w:rsid w:val="005A293B"/>
    <w:rsid w:val="00801D90"/>
    <w:rsid w:val="0082122B"/>
    <w:rsid w:val="00897929"/>
    <w:rsid w:val="008E7802"/>
    <w:rsid w:val="00A97564"/>
    <w:rsid w:val="00AD1366"/>
    <w:rsid w:val="00B00B89"/>
    <w:rsid w:val="00BF1BEE"/>
    <w:rsid w:val="00CB426E"/>
    <w:rsid w:val="00DC0286"/>
    <w:rsid w:val="00FE48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F14B94"/>
  <w15:chartTrackingRefBased/>
  <w15:docId w15:val="{4A28B083-00E3-46BE-919A-1C4BC2AD8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1"/>
    <w:autoRedefine/>
    <w:uiPriority w:val="9"/>
    <w:qFormat/>
    <w:rsid w:val="005A293B"/>
    <w:pPr>
      <w:keepNext/>
      <w:keepLines/>
      <w:spacing w:after="0" w:line="240" w:lineRule="auto"/>
      <w:outlineLvl w:val="0"/>
    </w:pPr>
    <w:rPr>
      <w:rFonts w:eastAsiaTheme="majorEastAsia" w:cstheme="majorBidi"/>
      <w:b/>
      <w:cap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uiPriority w:val="9"/>
    <w:rsid w:val="005A29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1Char1">
    <w:name w:val="Heading 1 Char1"/>
    <w:basedOn w:val="DefaultParagraphFont"/>
    <w:link w:val="Heading1"/>
    <w:uiPriority w:val="9"/>
    <w:rsid w:val="005A293B"/>
    <w:rPr>
      <w:rFonts w:eastAsiaTheme="majorEastAsia" w:cstheme="majorBidi"/>
      <w:b/>
      <w:caps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FE48A8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8A8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E48A8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48A8"/>
    <w:rPr>
      <w:rFonts w:cs="Times New Roman"/>
      <w:noProof/>
    </w:rPr>
  </w:style>
  <w:style w:type="paragraph" w:styleId="ListParagraph">
    <w:name w:val="List Paragraph"/>
    <w:basedOn w:val="Normal"/>
    <w:uiPriority w:val="34"/>
    <w:qFormat/>
    <w:rsid w:val="0082122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F67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67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67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67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671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67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671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538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84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07</Words>
  <Characters>2895</Characters>
  <Application>Microsoft Office Word</Application>
  <DocSecurity>4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JCRH</Company>
  <LinksUpToDate>false</LinksUpToDate>
  <CharactersWithSpaces>3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udle, Kelly</dc:creator>
  <cp:keywords/>
  <dc:description/>
  <cp:lastModifiedBy>Caudle, Kelly</cp:lastModifiedBy>
  <cp:revision>2</cp:revision>
  <dcterms:created xsi:type="dcterms:W3CDTF">2018-08-30T16:49:00Z</dcterms:created>
  <dcterms:modified xsi:type="dcterms:W3CDTF">2018-08-30T16:49:00Z</dcterms:modified>
</cp:coreProperties>
</file>